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B1FF0" w:rsidRPr="007A59CB" w:rsidRDefault="00FB1FF0" w:rsidP="00FB1FF0">
      <w:pPr>
        <w:rPr>
          <w:b/>
        </w:rPr>
      </w:pPr>
      <w:r w:rsidRPr="007A59CB">
        <w:rPr>
          <w:b/>
        </w:rPr>
        <w:t>Appendix Table 1. Energy-dense nutrient-poor food and beverages explored in the Euromonitor country reports and Nielsen grocery and convenience stores datasets</w:t>
      </w:r>
    </w:p>
    <w:tbl>
      <w:tblPr>
        <w:tblStyle w:val="TableGrid"/>
        <w:tblW w:w="14289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50"/>
        <w:gridCol w:w="3544"/>
        <w:gridCol w:w="5495"/>
      </w:tblGrid>
      <w:tr w:rsidR="00FB1FF0" w:rsidRPr="007A59CB" w:rsidTr="00E138C9">
        <w:trPr>
          <w:trHeight w:val="289"/>
        </w:trPr>
        <w:tc>
          <w:tcPr>
            <w:tcW w:w="52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/>
                <w:bCs/>
                <w:lang w:eastAsia="en-AU"/>
              </w:rPr>
              <w:t>Foods and beverages specified in the Australian Dietary Guidelines* as energy-dense nutrient-poor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/>
                <w:lang w:eastAsia="en-AU"/>
              </w:rPr>
              <w:t>Food and beverage product categories available in the Euromonitor or Nielsen datasets</w:t>
            </w:r>
          </w:p>
        </w:tc>
        <w:tc>
          <w:tcPr>
            <w:tcW w:w="549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/>
                <w:lang w:eastAsia="en-AU"/>
              </w:rPr>
              <w:t>Justification for foods and beverages not included in the analysis</w:t>
            </w: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tcBorders>
              <w:top w:val="single" w:sz="4" w:space="0" w:color="auto"/>
            </w:tcBorders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Cakes</w:t>
            </w:r>
          </w:p>
        </w:tc>
        <w:tc>
          <w:tcPr>
            <w:tcW w:w="3544" w:type="dxa"/>
            <w:tcBorders>
              <w:top w:val="single" w:sz="4" w:space="0" w:color="auto"/>
            </w:tcBorders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Cakes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tcBorders>
              <w:top w:val="single" w:sz="4" w:space="0" w:color="auto"/>
            </w:tcBorders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Biscuit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Sweet biscuits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Savoury biscuits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/>
                <w:bCs/>
                <w:lang w:eastAsia="en-AU"/>
              </w:rPr>
              <w:t> </w:t>
            </w: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Pastrie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Pastries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Pie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Pastries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/>
                <w:bCs/>
                <w:lang w:eastAsia="en-AU"/>
              </w:rPr>
              <w:t> </w:t>
            </w: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Processed meat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Processed meats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896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Burgers</w:t>
            </w:r>
          </w:p>
        </w:tc>
        <w:tc>
          <w:tcPr>
            <w:tcW w:w="3544" w:type="dxa"/>
            <w:noWrap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lang w:eastAsia="en-AU"/>
              </w:rPr>
            </w:pPr>
          </w:p>
        </w:tc>
        <w:tc>
          <w:tcPr>
            <w:tcW w:w="5495" w:type="dxa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i/>
                <w:i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i/>
                <w:iCs/>
                <w:lang w:eastAsia="en-AU"/>
              </w:rPr>
              <w:t>Usually prepared from a number of ingredients, or purchased on-trade</w:t>
            </w: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Pizza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Frozen pizza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Fried food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 -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i/>
                <w:i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i/>
                <w:iCs/>
                <w:lang w:eastAsia="en-AU"/>
              </w:rPr>
              <w:t>Usually prepared from a number of ingredients, or purchased on-trade</w:t>
            </w:r>
          </w:p>
        </w:tc>
      </w:tr>
      <w:tr w:rsidR="00FB1FF0" w:rsidRPr="007A59CB" w:rsidTr="00E138C9">
        <w:trPr>
          <w:trHeight w:val="279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Potato chips</w:t>
            </w:r>
          </w:p>
        </w:tc>
        <w:tc>
          <w:tcPr>
            <w:tcW w:w="3544" w:type="dxa"/>
            <w:noWrap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Potato chips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79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Crisps</w:t>
            </w:r>
          </w:p>
        </w:tc>
        <w:tc>
          <w:tcPr>
            <w:tcW w:w="3544" w:type="dxa"/>
            <w:noWrap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Tortilla chips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Other savoury snack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Frozen processed potato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79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Butter</w:t>
            </w:r>
          </w:p>
        </w:tc>
        <w:tc>
          <w:tcPr>
            <w:tcW w:w="3544" w:type="dxa"/>
            <w:noWrap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-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i/>
                <w:i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i/>
                <w:iCs/>
                <w:lang w:eastAsia="en-AU"/>
              </w:rPr>
              <w:t>Not able to be identified as a stand-alone category in either dataset</w:t>
            </w:r>
          </w:p>
        </w:tc>
      </w:tr>
      <w:tr w:rsidR="00FB1FF0" w:rsidRPr="007A59CB" w:rsidTr="00E138C9">
        <w:trPr>
          <w:trHeight w:val="279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Cream</w:t>
            </w:r>
          </w:p>
        </w:tc>
        <w:tc>
          <w:tcPr>
            <w:tcW w:w="3544" w:type="dxa"/>
            <w:noWrap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-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i/>
                <w:i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i/>
                <w:iCs/>
                <w:lang w:eastAsia="en-AU"/>
              </w:rPr>
              <w:t>Not able to be identified as a stand-alone category in either dataset</w:t>
            </w: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High saturated fat spreads (aside from nut butters)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Chocolate spread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Confectionary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Sugar confectionery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Chocolate confectionery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Sugary soft drink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Soft drinks 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Sports drink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Sports and energy drinks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Energy drinks</w:t>
            </w:r>
          </w:p>
        </w:tc>
        <w:tc>
          <w:tcPr>
            <w:tcW w:w="3544" w:type="dxa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Cs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bCs/>
                <w:lang w:eastAsia="en-AU"/>
              </w:rPr>
              <w:t>Sports and energy drinks</w:t>
            </w: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 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</w:tr>
      <w:tr w:rsidR="00FB1FF0" w:rsidRPr="007A59CB" w:rsidTr="00E138C9">
        <w:trPr>
          <w:trHeight w:val="279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lastRenderedPageBreak/>
              <w:t>Vitamin waters</w:t>
            </w:r>
          </w:p>
        </w:tc>
        <w:tc>
          <w:tcPr>
            <w:tcW w:w="3544" w:type="dxa"/>
            <w:noWrap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-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i/>
                <w:i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i/>
                <w:iCs/>
                <w:lang w:eastAsia="en-AU"/>
              </w:rPr>
              <w:t>Not able to be identified as a stand-alone category in either dataset</w:t>
            </w:r>
          </w:p>
        </w:tc>
      </w:tr>
      <w:tr w:rsidR="00FB1FF0" w:rsidRPr="007A59CB" w:rsidTr="00E138C9">
        <w:trPr>
          <w:trHeight w:val="279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Cordials</w:t>
            </w:r>
          </w:p>
        </w:tc>
        <w:tc>
          <w:tcPr>
            <w:tcW w:w="3544" w:type="dxa"/>
            <w:noWrap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-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i/>
                <w:i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i/>
                <w:iCs/>
                <w:lang w:eastAsia="en-AU"/>
              </w:rPr>
              <w:t>Not able to be identified as a stand-alone category in either dataset</w:t>
            </w: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Alcohol</w:t>
            </w:r>
          </w:p>
        </w:tc>
        <w:tc>
          <w:tcPr>
            <w:tcW w:w="3544" w:type="dxa"/>
            <w:noWrap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-</w:t>
            </w:r>
          </w:p>
        </w:tc>
        <w:tc>
          <w:tcPr>
            <w:tcW w:w="5495" w:type="dxa"/>
            <w:noWrap/>
            <w:hideMark/>
          </w:tcPr>
          <w:p w:rsidR="00FB1FF0" w:rsidRPr="007A59CB" w:rsidRDefault="00FB1FF0" w:rsidP="00E138C9">
            <w:pPr>
              <w:rPr>
                <w:rFonts w:eastAsia="Times New Roman"/>
                <w:lang w:eastAsia="en-AU"/>
              </w:rPr>
            </w:pPr>
          </w:p>
        </w:tc>
      </w:tr>
      <w:tr w:rsidR="00FB1FF0" w:rsidRPr="007A59CB" w:rsidTr="00E138C9">
        <w:trPr>
          <w:trHeight w:val="279"/>
        </w:trPr>
        <w:tc>
          <w:tcPr>
            <w:tcW w:w="5250" w:type="dxa"/>
            <w:tcBorders>
              <w:bottom w:val="single" w:sz="4" w:space="0" w:color="auto"/>
            </w:tcBorders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lang w:eastAsia="en-AU"/>
              </w:rPr>
              <w:t>Alcoholic drinks</w:t>
            </w:r>
          </w:p>
        </w:tc>
        <w:tc>
          <w:tcPr>
            <w:tcW w:w="3544" w:type="dxa"/>
            <w:tcBorders>
              <w:bottom w:val="single" w:sz="4" w:space="0" w:color="auto"/>
            </w:tcBorders>
            <w:noWrap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lang w:eastAsia="en-AU"/>
              </w:rPr>
            </w:pPr>
            <w:r w:rsidRPr="007A59CB">
              <w:rPr>
                <w:rFonts w:asciiTheme="minorHAnsi" w:eastAsia="Times New Roman" w:hAnsiTheme="minorHAnsi" w:cstheme="minorHAnsi"/>
                <w:lang w:eastAsia="en-AU"/>
              </w:rPr>
              <w:t>-</w:t>
            </w:r>
          </w:p>
        </w:tc>
        <w:tc>
          <w:tcPr>
            <w:tcW w:w="5495" w:type="dxa"/>
            <w:tcBorders>
              <w:bottom w:val="single" w:sz="4" w:space="0" w:color="auto"/>
            </w:tcBorders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i/>
                <w:i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i/>
                <w:iCs/>
                <w:lang w:eastAsia="en-AU"/>
              </w:rPr>
              <w:t>While alcoholic beverages provide energy and no other key nutrients in the diet, they were excluded from this analysis because they are purchased, consumed and regulated differently to other energy-dense nutrient-poor foods and beverages.</w:t>
            </w: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/>
                <w:bCs/>
                <w:lang w:eastAsia="en-AU"/>
              </w:rPr>
              <w:t>Energy dense nutrient poor foods or beverages not specified in the Australian Dietary Guidelines*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/>
                <w:lang w:eastAsia="en-AU"/>
              </w:rPr>
              <w:t>Food and beverage product categories available in the Euromonitor or Nielsen datasets</w:t>
            </w:r>
          </w:p>
        </w:tc>
        <w:tc>
          <w:tcPr>
            <w:tcW w:w="549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/>
                <w:bCs/>
                <w:lang w:eastAsia="en-AU"/>
              </w:rPr>
              <w:t>Justification for inclusion in the analysis</w:t>
            </w:r>
          </w:p>
        </w:tc>
      </w:tr>
      <w:tr w:rsidR="00FB1FF0" w:rsidRPr="007A59CB" w:rsidTr="00E138C9">
        <w:trPr>
          <w:trHeight w:val="298"/>
        </w:trPr>
        <w:tc>
          <w:tcPr>
            <w:tcW w:w="525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/>
                <w:bCs/>
                <w:lang w:eastAsia="en-AU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</w:tcPr>
          <w:p w:rsidR="00FB1FF0" w:rsidRPr="007A59CB" w:rsidRDefault="00FB1FF0" w:rsidP="00E138C9">
            <w:pPr>
              <w:rPr>
                <w:rFonts w:ascii="Calibri" w:eastAsia="Times New Roman" w:hAnsi="Calibri" w:cs="Calibri"/>
                <w:bCs/>
                <w:lang w:eastAsia="en-AU"/>
              </w:rPr>
            </w:pPr>
            <w:r w:rsidRPr="007A59CB">
              <w:rPr>
                <w:rFonts w:ascii="Calibri" w:eastAsia="Times New Roman" w:hAnsi="Calibri" w:cs="Calibri"/>
                <w:bCs/>
                <w:lang w:eastAsia="en-AU"/>
              </w:rPr>
              <w:t>Ice cream</w:t>
            </w:r>
            <w:r w:rsidRPr="007A59CB">
              <w:rPr>
                <w:rFonts w:ascii="Calibri" w:eastAsia="Times New Roman" w:hAnsi="Calibri" w:cs="Calibri"/>
                <w:lang w:eastAsia="en-AU"/>
              </w:rPr>
              <w:t> </w:t>
            </w:r>
          </w:p>
        </w:tc>
        <w:tc>
          <w:tcPr>
            <w:tcW w:w="5495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i/>
                <w:lang w:eastAsia="en-AU"/>
              </w:rPr>
            </w:pPr>
            <w:r w:rsidRPr="007A59CB">
              <w:rPr>
                <w:rFonts w:asciiTheme="minorHAnsi" w:hAnsiTheme="minorHAnsi" w:cstheme="minorHAnsi"/>
                <w:i/>
              </w:rPr>
              <w:t xml:space="preserve">Substantially contributes to daily energy intake of Australians </w:t>
            </w:r>
            <w:r w:rsidRPr="007A59CB">
              <w:rPr>
                <w:rFonts w:asciiTheme="minorHAnsi" w:hAnsiTheme="minorHAnsi" w:cstheme="minorHAnsi"/>
                <w:i/>
              </w:rPr>
              <w:fldChar w:fldCharType="begin"/>
            </w:r>
            <w:r w:rsidRPr="007A59CB">
              <w:rPr>
                <w:rFonts w:asciiTheme="minorHAnsi" w:hAnsiTheme="minorHAnsi" w:cstheme="minorHAnsi"/>
                <w:i/>
              </w:rPr>
              <w:instrText xml:space="preserve"> ADDIN EN.CITE &lt;EndNote&gt;&lt;Cite&gt;&lt;Author&gt;Australian Bureau of Statistics&lt;/Author&gt;&lt;Year&gt;2014&lt;/Year&gt;&lt;RecNum&gt;9&lt;/RecNum&gt;&lt;DisplayText&gt;&lt;style face="superscript"&gt;(19)&lt;/style&gt;&lt;/DisplayText&gt;&lt;record&gt;&lt;rec-number&gt;9&lt;/rec-number&gt;&lt;foreign-keys&gt;&lt;key app="EN" db-id="tfarzed0nxp0pvetsepxpzasssftsxdawfw9" timestamp="1582513824"&gt;9&lt;/key&gt;&lt;/foreign-keys&gt;&lt;ref-type name="Web Page"&gt;12&lt;/ref-type&gt;&lt;contributors&gt;&lt;authors&gt;&lt;author&gt;Australian Bureau of Statistics,&lt;/author&gt;&lt;/authors&gt;&lt;/contributors&gt;&lt;titles&gt;&lt;title&gt;Australian Health Survey: Nutrition First Results - Foods and Nutrients, 2011-12&lt;/title&gt;&lt;/titles&gt;&lt;number&gt;12 July 2019&lt;/number&gt;&lt;dates&gt;&lt;year&gt;2014&lt;/year&gt;&lt;/dates&gt;&lt;urls&gt;&lt;related-urls&gt;&lt;url&gt;https://www.abs.gov.au/ausstats/abs@.nsf/Lookup/by%20Subject/4364.0.55.007~2011-12~Main%20Features~Discretionary%20foods~700&lt;/url&gt;&lt;/related-urls&gt;&lt;/urls&gt;&lt;custom2&gt;12 July 2019&lt;/custom2&gt;&lt;/record&gt;&lt;/Cite&gt;&lt;/EndNote&gt;</w:instrText>
            </w:r>
            <w:r w:rsidRPr="007A59CB">
              <w:rPr>
                <w:rFonts w:asciiTheme="minorHAnsi" w:hAnsiTheme="minorHAnsi" w:cstheme="minorHAnsi"/>
                <w:i/>
              </w:rPr>
              <w:fldChar w:fldCharType="separate"/>
            </w:r>
            <w:r w:rsidRPr="007A59CB">
              <w:rPr>
                <w:rFonts w:asciiTheme="minorHAnsi" w:hAnsiTheme="minorHAnsi" w:cstheme="minorHAnsi"/>
                <w:i/>
                <w:noProof/>
                <w:vertAlign w:val="superscript"/>
              </w:rPr>
              <w:t>(19)</w:t>
            </w:r>
            <w:r w:rsidRPr="007A59CB">
              <w:rPr>
                <w:rFonts w:asciiTheme="minorHAnsi" w:hAnsiTheme="minorHAnsi" w:cstheme="minorHAnsi"/>
                <w:i/>
              </w:rPr>
              <w:fldChar w:fldCharType="end"/>
            </w:r>
            <w:r w:rsidRPr="007A59CB">
              <w:rPr>
                <w:rFonts w:asciiTheme="minorHAnsi" w:hAnsiTheme="minorHAnsi" w:cstheme="minorHAnsi"/>
                <w:i/>
              </w:rPr>
              <w:t xml:space="preserve">  </w:t>
            </w:r>
          </w:p>
        </w:tc>
      </w:tr>
    </w:tbl>
    <w:p w:rsidR="00FB1FF0" w:rsidRPr="007A59CB" w:rsidRDefault="00FB1FF0" w:rsidP="00FB1FF0">
      <w:pPr>
        <w:rPr>
          <w:rFonts w:asciiTheme="minorHAnsi" w:hAnsiTheme="minorHAnsi" w:cstheme="minorHAnsi"/>
          <w:b/>
          <w:sz w:val="22"/>
          <w:szCs w:val="22"/>
        </w:rPr>
      </w:pPr>
      <w:r w:rsidRPr="007A59CB">
        <w:rPr>
          <w:rFonts w:asciiTheme="minorHAnsi" w:hAnsiTheme="minorHAnsi" w:cstheme="minorHAnsi"/>
          <w:b/>
          <w:sz w:val="22"/>
          <w:szCs w:val="22"/>
        </w:rPr>
        <w:t>* Guideline 3 of the Australian Dietary Guidelines was used to inform our selection of discretionary foods and beverages.</w:t>
      </w:r>
      <w:r w:rsidRPr="007A59CB">
        <w:rPr>
          <w:rFonts w:asciiTheme="minorHAnsi" w:hAnsiTheme="minorHAnsi" w:cstheme="minorHAnsi"/>
          <w:b/>
          <w:sz w:val="22"/>
          <w:szCs w:val="22"/>
        </w:rPr>
        <w:fldChar w:fldCharType="begin"/>
      </w:r>
      <w:r w:rsidRPr="007A59CB">
        <w:rPr>
          <w:rFonts w:asciiTheme="minorHAnsi" w:hAnsiTheme="minorHAnsi" w:cstheme="minorHAnsi"/>
          <w:b/>
          <w:sz w:val="22"/>
          <w:szCs w:val="22"/>
        </w:rPr>
        <w:instrText xml:space="preserve"> ADDIN EN.CITE &lt;EndNote&gt;&lt;Cite&gt;&lt;Author&gt;National Health and Medical Research Council&lt;/Author&gt;&lt;Year&gt;2013&lt;/Year&gt;&lt;RecNum&gt;6&lt;/RecNum&gt;&lt;DisplayText&gt;&lt;style face="superscript"&gt;(6)&lt;/style&gt;&lt;/DisplayText&gt;&lt;record&gt;&lt;rec-number&gt;6&lt;/rec-number&gt;&lt;foreign-keys&gt;&lt;key app="EN" db-id="tfarzed0nxp0pvetsepxpzasssftsxdawfw9" timestamp="1582513824"&gt;6&lt;/key&gt;&lt;/foreign-keys&gt;&lt;ref-type name="Report"&gt;27&lt;/ref-type&gt;&lt;contributors&gt;&lt;authors&gt;&lt;author&gt;National Health and Medical Research Council,&lt;/author&gt;&lt;/authors&gt;&lt;tertiary-authors&gt;&lt;author&gt;National Health and Medical Research Council&lt;/author&gt;&lt;/tertiary-authors&gt;&lt;/contributors&gt;&lt;titles&gt;&lt;title&gt;Australian Dietary Guidelines&lt;/title&gt;&lt;/titles&gt;&lt;number&gt;N55&lt;/number&gt;&lt;dates&gt;&lt;year&gt;2013&lt;/year&gt;&lt;/dates&gt;&lt;pub-location&gt;Canberra&lt;/pub-location&gt;&lt;publisher&gt;National Health and Medical Research Council&lt;/publisher&gt;&lt;call-num&gt;1864965754&lt;/call-num&gt;&lt;urls&gt;&lt;related-urls&gt;&lt;url&gt;http://www.nhmrc.gov.au/guidelines-publications/n55&lt;/url&gt;&lt;/related-urls&gt;&lt;/urls&gt;&lt;research-notes&gt;https://eatforhealth.govcms.gov.au/sites/default/files/content/n55_australian_dietary_guidelines.pdf &lt;/research-notes&gt;&lt;/record&gt;&lt;/Cite&gt;&lt;/EndNote&gt;</w:instrText>
      </w:r>
      <w:r w:rsidRPr="007A59CB">
        <w:rPr>
          <w:rFonts w:asciiTheme="minorHAnsi" w:hAnsiTheme="minorHAnsi" w:cstheme="minorHAnsi"/>
          <w:b/>
          <w:sz w:val="22"/>
          <w:szCs w:val="22"/>
        </w:rPr>
        <w:fldChar w:fldCharType="separate"/>
      </w:r>
      <w:r w:rsidRPr="007A59CB">
        <w:rPr>
          <w:rFonts w:asciiTheme="minorHAnsi" w:hAnsiTheme="minorHAnsi" w:cstheme="minorHAnsi"/>
          <w:b/>
          <w:noProof/>
          <w:sz w:val="22"/>
          <w:szCs w:val="22"/>
          <w:vertAlign w:val="superscript"/>
        </w:rPr>
        <w:t>(6)</w:t>
      </w:r>
      <w:r w:rsidRPr="007A59CB">
        <w:rPr>
          <w:rFonts w:asciiTheme="minorHAnsi" w:hAnsiTheme="minorHAnsi" w:cstheme="minorHAnsi"/>
          <w:b/>
          <w:sz w:val="22"/>
          <w:szCs w:val="22"/>
        </w:rPr>
        <w:fldChar w:fldCharType="end"/>
      </w:r>
      <w:r w:rsidRPr="007A59CB">
        <w:rPr>
          <w:rFonts w:asciiTheme="minorHAnsi" w:hAnsiTheme="minorHAnsi" w:cstheme="minorHAnsi"/>
          <w:b/>
          <w:sz w:val="22"/>
          <w:szCs w:val="22"/>
        </w:rPr>
        <w:t xml:space="preserve"> </w:t>
      </w:r>
    </w:p>
    <w:p w:rsidR="00FB1FF0" w:rsidRPr="007A59CB" w:rsidRDefault="00FB1FF0" w:rsidP="00FB1FF0">
      <w:pPr>
        <w:rPr>
          <w:b/>
        </w:rPr>
      </w:pPr>
    </w:p>
    <w:p w:rsidR="00FB1FF0" w:rsidRPr="007A59CB" w:rsidRDefault="00FB1FF0" w:rsidP="00FB1FF0">
      <w:pPr>
        <w:rPr>
          <w:b/>
        </w:rPr>
      </w:pPr>
    </w:p>
    <w:p w:rsidR="00FB1FF0" w:rsidRPr="007A59CB" w:rsidRDefault="00FB1FF0" w:rsidP="00FB1FF0">
      <w:pPr>
        <w:rPr>
          <w:b/>
        </w:rPr>
      </w:pPr>
    </w:p>
    <w:p w:rsidR="00FB1FF0" w:rsidRPr="007A59CB" w:rsidRDefault="00FB1FF0" w:rsidP="00FB1FF0">
      <w:pPr>
        <w:rPr>
          <w:b/>
        </w:rPr>
      </w:pPr>
    </w:p>
    <w:p w:rsidR="00FB1FF0" w:rsidRPr="007A59CB" w:rsidRDefault="00FB1FF0" w:rsidP="00FB1FF0">
      <w:pPr>
        <w:rPr>
          <w:b/>
        </w:rPr>
        <w:sectPr w:rsidR="00FB1FF0" w:rsidRPr="007A59CB" w:rsidSect="00500D77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FB1FF0" w:rsidRPr="007A59CB" w:rsidRDefault="00FB1FF0" w:rsidP="00FB1FF0">
      <w:pPr>
        <w:rPr>
          <w:b/>
        </w:rPr>
      </w:pPr>
      <w:r w:rsidRPr="007A59CB">
        <w:rPr>
          <w:b/>
        </w:rPr>
        <w:lastRenderedPageBreak/>
        <w:t>Appendix Table 2. Sales (volume per capita) of energy-dense, nutrient-poor foods (between 2012 and 2017) and beverages (between 2011 and 2016) across major retail outlets in Australia</w:t>
      </w:r>
    </w:p>
    <w:tbl>
      <w:tblPr>
        <w:tblW w:w="13188" w:type="dxa"/>
        <w:tblLayout w:type="fixed"/>
        <w:tblLook w:val="04A0" w:firstRow="1" w:lastRow="0" w:firstColumn="1" w:lastColumn="0" w:noHBand="0" w:noVBand="1"/>
      </w:tblPr>
      <w:tblGrid>
        <w:gridCol w:w="2773"/>
        <w:gridCol w:w="772"/>
        <w:gridCol w:w="772"/>
        <w:gridCol w:w="772"/>
        <w:gridCol w:w="772"/>
        <w:gridCol w:w="772"/>
        <w:gridCol w:w="772"/>
        <w:gridCol w:w="772"/>
        <w:gridCol w:w="2029"/>
        <w:gridCol w:w="2084"/>
        <w:gridCol w:w="898"/>
      </w:tblGrid>
      <w:tr w:rsidR="00FB1FF0" w:rsidRPr="007A59CB" w:rsidTr="00E138C9">
        <w:trPr>
          <w:trHeight w:val="302"/>
        </w:trPr>
        <w:tc>
          <w:tcPr>
            <w:tcW w:w="277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Category (unit)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1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2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3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4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5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6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7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Annual change* (95% CI)</w:t>
            </w:r>
          </w:p>
        </w:tc>
        <w:tc>
          <w:tcPr>
            <w:tcW w:w="2084" w:type="dxa"/>
            <w:tcBorders>
              <w:bottom w:val="single" w:sz="4" w:space="0" w:color="auto"/>
            </w:tcBorders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Annual %-change^ (95% CI)</w:t>
            </w:r>
          </w:p>
        </w:tc>
        <w:tc>
          <w:tcPr>
            <w:tcW w:w="89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p-value</w:t>
            </w:r>
          </w:p>
        </w:tc>
      </w:tr>
      <w:tr w:rsidR="00FB1FF0" w:rsidRPr="007A59CB" w:rsidTr="00E138C9">
        <w:trPr>
          <w:trHeight w:val="302"/>
        </w:trPr>
        <w:tc>
          <w:tcPr>
            <w:tcW w:w="5089" w:type="dxa"/>
            <w:gridSpan w:val="4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Energy dense nutrient poor foods (kg/capita)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084" w:type="dxa"/>
            <w:tcBorders>
              <w:top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9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Sweet biscuits 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48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48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32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22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39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50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1 (-0.09, 0.07)</w:t>
            </w:r>
          </w:p>
        </w:tc>
        <w:tc>
          <w:tcPr>
            <w:tcW w:w="2084" w:type="dxa"/>
            <w:tcBorders>
              <w:top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2% (-2.0, 1.6)</w:t>
            </w:r>
          </w:p>
        </w:tc>
        <w:tc>
          <w:tcPr>
            <w:tcW w:w="89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784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Savoury biscuits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9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4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6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0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05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06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5 (-0.08, -0.02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2.2% (-3.5, -0.9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9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Processed meat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78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84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67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62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60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51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6 (-0.09, -0.03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1.3% (-2.0, -0.6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7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Frozen pizza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8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2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6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8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11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18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5 (0.03, 0.07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5.8% (3.2, 8.3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3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Frozen processed potatoes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67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69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78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81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89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99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6 (0.05, 0.08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4% (1.8, 3.0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&lt;0.001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Potato chips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75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72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80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86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00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12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8 (0.04, 0.12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5% (2.3, 6.7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5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Tortilla chips 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8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3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4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5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7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9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 (0.01, 0.03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4% (2.2, 4.6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1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Ice cream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8.29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8.56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9.07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8.84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8.96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9.08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4 (0.01, 0.27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7% (0.2, 3.2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37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Chocolate spreads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0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3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4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6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3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1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 (-0.01, 0.02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1% (-3.6, 5.7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57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Sugar confectionery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34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34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37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37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37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37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1 (0.00, 0.01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% (0.0, 0.4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4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Chocolate confectionery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19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28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40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45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50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54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7 (0.05, 0.09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7% (1.1, 2.2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1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Cakes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68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71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75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68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66</w:t>
            </w:r>
          </w:p>
        </w:tc>
        <w:tc>
          <w:tcPr>
            <w:tcW w:w="772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63</w:t>
            </w:r>
          </w:p>
        </w:tc>
        <w:tc>
          <w:tcPr>
            <w:tcW w:w="2029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1 (-0.04, 0.01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5% (-1.4, 0.4)</w:t>
            </w:r>
          </w:p>
        </w:tc>
        <w:tc>
          <w:tcPr>
            <w:tcW w:w="898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07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Pastries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83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94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11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17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2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8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9 (0.06, 0.12)</w:t>
            </w:r>
          </w:p>
        </w:tc>
        <w:tc>
          <w:tcPr>
            <w:tcW w:w="2084" w:type="dxa"/>
            <w:tcBorders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5.0% (3.3, 6.6)</w:t>
            </w:r>
          </w:p>
        </w:tc>
        <w:tc>
          <w:tcPr>
            <w:tcW w:w="89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1</w:t>
            </w:r>
          </w:p>
        </w:tc>
      </w:tr>
      <w:tr w:rsidR="00FB1FF0" w:rsidRPr="007A59CB" w:rsidTr="00E138C9">
        <w:trPr>
          <w:trHeight w:val="302"/>
        </w:trPr>
        <w:tc>
          <w:tcPr>
            <w:tcW w:w="5089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Energy dense nutrient poor beverage (litres/capita)</w:t>
            </w:r>
          </w:p>
        </w:tc>
        <w:tc>
          <w:tcPr>
            <w:tcW w:w="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20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Sports and Energy Drinks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8.08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8.51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8.85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9.23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9.52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9.74</w:t>
            </w:r>
          </w:p>
        </w:tc>
        <w:tc>
          <w:tcPr>
            <w:tcW w:w="7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3 (0.29, 0.38)</w:t>
            </w:r>
          </w:p>
        </w:tc>
        <w:tc>
          <w:tcPr>
            <w:tcW w:w="2084" w:type="dxa"/>
            <w:tcBorders>
              <w:top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1% (3.5, 4.7)</w:t>
            </w:r>
          </w:p>
        </w:tc>
        <w:tc>
          <w:tcPr>
            <w:tcW w:w="89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&lt;0.001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Soft drinks (Total)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79.35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78.10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76.49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74.50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72.23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69.55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202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1.96 (-2.32, -1.6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2.5% (-2.9, -2.0)</w:t>
            </w:r>
          </w:p>
        </w:tc>
        <w:tc>
          <w:tcPr>
            <w:tcW w:w="89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&lt;0.001</w:t>
            </w:r>
          </w:p>
        </w:tc>
      </w:tr>
      <w:tr w:rsidR="00FB1FF0" w:rsidRPr="007A59CB" w:rsidTr="00E138C9">
        <w:trPr>
          <w:trHeight w:val="95"/>
        </w:trPr>
        <w:tc>
          <w:tcPr>
            <w:tcW w:w="2773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Soft drink </w:t>
            </w: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softHyphen/>
              <w:t>– Diet cola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2.40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2.44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2.65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2.66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2.65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2.27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202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  <w:lang w:val="en-AU"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 (-0.12, 0.12)</w:t>
            </w:r>
          </w:p>
        </w:tc>
        <w:tc>
          <w:tcPr>
            <w:tcW w:w="2084" w:type="dxa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% (-0.5, 0.5)</w:t>
            </w:r>
          </w:p>
        </w:tc>
        <w:tc>
          <w:tcPr>
            <w:tcW w:w="89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0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Soft drink – Regular cola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5.87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5.01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3.33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1.66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9.94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8.30</w:t>
            </w:r>
          </w:p>
        </w:tc>
        <w:tc>
          <w:tcPr>
            <w:tcW w:w="77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202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  <w:lang w:val="en-AU"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1.56 (-1.75, -1.38)</w:t>
            </w:r>
          </w:p>
        </w:tc>
        <w:tc>
          <w:tcPr>
            <w:tcW w:w="2084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6.0% (-6.8, -5.3)</w:t>
            </w:r>
          </w:p>
        </w:tc>
        <w:tc>
          <w:tcPr>
            <w:tcW w:w="89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&lt;0.001</w:t>
            </w:r>
          </w:p>
        </w:tc>
      </w:tr>
      <w:tr w:rsidR="00FB1FF0" w:rsidRPr="007A59CB" w:rsidTr="00E138C9">
        <w:trPr>
          <w:trHeight w:val="302"/>
        </w:trPr>
        <w:tc>
          <w:tcPr>
            <w:tcW w:w="277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Soft drink – Non-Cola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1.07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0.65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0.51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0.18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9.64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8.98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39 (-0.51, -0.28)</w:t>
            </w:r>
          </w:p>
        </w:tc>
        <w:tc>
          <w:tcPr>
            <w:tcW w:w="2084" w:type="dxa"/>
            <w:tcBorders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1.3% (-1.7, -0.9)</w:t>
            </w:r>
          </w:p>
        </w:tc>
        <w:tc>
          <w:tcPr>
            <w:tcW w:w="89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1</w:t>
            </w:r>
          </w:p>
        </w:tc>
      </w:tr>
    </w:tbl>
    <w:p w:rsidR="00FB1FF0" w:rsidRPr="007A59CB" w:rsidRDefault="00FB1FF0" w:rsidP="00FB1FF0">
      <w:r w:rsidRPr="007A59CB">
        <w:t>* Average annual change (kg/capita for foods, litres/capita for beverages) was calculated using linear regression analyses</w:t>
      </w:r>
      <w:r w:rsidRPr="007A59CB">
        <w:br/>
        <w:t>^ Average annual percentage change was calculated by dividing the average absolute annual change by the sales observed in 2012 (foods) or 2011 (beverages)</w:t>
      </w:r>
      <w:r w:rsidRPr="007A59CB">
        <w:br/>
        <w:t>We have included the sign of negative values that round to -0.00 to ensure the significance of average annual changes over time is clear.</w:t>
      </w:r>
    </w:p>
    <w:p w:rsidR="00FB1FF0" w:rsidRPr="007A59CB" w:rsidRDefault="00FB1FF0" w:rsidP="00FB1FF0"/>
    <w:p w:rsidR="00FB1FF0" w:rsidRPr="007A59CB" w:rsidRDefault="00FB1FF0" w:rsidP="00FB1FF0">
      <w:pPr>
        <w:rPr>
          <w:b/>
        </w:rPr>
      </w:pPr>
      <w:r w:rsidRPr="007A59CB">
        <w:rPr>
          <w:b/>
        </w:rPr>
        <w:lastRenderedPageBreak/>
        <w:t>Appendix Table 3. Volume of energy-dense, nutrient-poor food sub-categories sold, per capita, and average annual change over five years</w:t>
      </w:r>
    </w:p>
    <w:tbl>
      <w:tblPr>
        <w:tblW w:w="13183" w:type="dxa"/>
        <w:tblLayout w:type="fixed"/>
        <w:tblLook w:val="04A0" w:firstRow="1" w:lastRow="0" w:firstColumn="1" w:lastColumn="0" w:noHBand="0" w:noVBand="1"/>
      </w:tblPr>
      <w:tblGrid>
        <w:gridCol w:w="3544"/>
        <w:gridCol w:w="851"/>
        <w:gridCol w:w="708"/>
        <w:gridCol w:w="709"/>
        <w:gridCol w:w="851"/>
        <w:gridCol w:w="708"/>
        <w:gridCol w:w="851"/>
        <w:gridCol w:w="1984"/>
        <w:gridCol w:w="1985"/>
        <w:gridCol w:w="992"/>
      </w:tblGrid>
      <w:tr w:rsidR="00FB1FF0" w:rsidRPr="007A59CB" w:rsidTr="00E138C9">
        <w:trPr>
          <w:trHeight w:val="300"/>
        </w:trPr>
        <w:tc>
          <w:tcPr>
            <w:tcW w:w="354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Category (unit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2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3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4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5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6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2017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Annual change* (95% CI)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Annual %-change^ (95% CI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eastAsia="Times New Roman" w:hAnsi="Calibri"/>
                <w:b/>
                <w:bCs/>
                <w:sz w:val="22"/>
                <w:szCs w:val="22"/>
                <w:lang w:eastAsia="en-AU"/>
              </w:rPr>
              <w:t>p-value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Sweet biscuits (kg/capita)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single" w:sz="4" w:space="0" w:color="auto"/>
            </w:tcBorders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Cs/>
                <w:sz w:val="22"/>
                <w:szCs w:val="22"/>
              </w:rPr>
              <w:t>Chocolate coated biscuits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25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24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12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5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7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7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4 (-0.07, -0.01)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3.3% (-5.9, -0.8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1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Cookies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72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79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79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2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3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4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 (0.01, 0.03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0% (1.4, 4.5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6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Filled biscuits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9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6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4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1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7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91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 (-0.02, 0.03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% (-2.6, 3.5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94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Plain biscuits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57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5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51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48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54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60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1 (-0.03, 0.04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4% (-1.7, 2.5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51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Wafers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6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7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7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7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 (0, 0.01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6% (-3.6, 8.8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11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Chocolate confectionery (kg/capita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Cs/>
                <w:sz w:val="22"/>
                <w:szCs w:val="22"/>
              </w:rPr>
              <w:t>Chocolate pouches and bags</w:t>
            </w:r>
            <w:r w:rsidRPr="007A59CB">
              <w:rPr>
                <w:rFonts w:ascii="Calibri" w:hAnsi="Calibri" w:cs="Calibri"/>
                <w:bCs/>
                <w:sz w:val="22"/>
                <w:szCs w:val="22"/>
                <w:vertAlign w:val="superscript"/>
              </w:rPr>
              <w:t>¥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5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5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0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0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1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1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1 (0.01, 0.02)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6% (1.0, 4.1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1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Boxed assortments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4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3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1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0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0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1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1 (-0.01, -0.0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1.2% (-2.4, -0.0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49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Chocolate with toys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 (0.00, 0.0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6.0% (2.6, 9.4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8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Countlines</w:t>
            </w:r>
            <w:r w:rsidRPr="007A59CB">
              <w:rPr>
                <w:rFonts w:ascii="Calibri" w:hAnsi="Calibri" w:cs="Calibri"/>
                <w:sz w:val="22"/>
                <w:szCs w:val="22"/>
                <w:vertAlign w:val="superscript"/>
              </w:rPr>
              <w:t>±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99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0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2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4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6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9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 (0.02, 0.02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0% (1.6, 2.5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Seasonal chocolate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1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2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3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4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5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1 (0.01, 0.01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3% (3.6, 4.9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Tablets</w:t>
            </w:r>
            <w:r w:rsidRPr="007A59CB">
              <w:rPr>
                <w:rFonts w:ascii="Calibri" w:hAnsi="Calibri" w:cs="Calibri"/>
                <w:sz w:val="22"/>
                <w:szCs w:val="22"/>
                <w:vertAlign w:val="superscript"/>
              </w:rPr>
              <w:t>α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88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97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03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06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06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05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3 (0.01, 0.06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7% (0.3, 3.1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9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Sugar confectionery (kg/capita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Cs/>
                <w:sz w:val="22"/>
                <w:szCs w:val="22"/>
              </w:rPr>
              <w:t>Boiled sweets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1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0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0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9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9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9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0 (-0.01, -0.00)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2.2% (-2.9, -1.6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1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Liquorice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4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6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7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8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7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1 (0.00, 0.01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7% (2.0, 5.5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4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Lollipops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4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4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3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3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3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0 (-0.00, -0.0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7.1% (-10.2, -4.0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3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Pastilles, Gums, Jellies and Chews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3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7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8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8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29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1 (0.01, 0.02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% (0.3, 0.8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5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Toffees, Caramels and Nougat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4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3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3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3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3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0 (-0.00, -0.0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6% (-0.9, -0.4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2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Other sugar confectionary (marshmallow, sherbet, sours, fairy floss, musk sticks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8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7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6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6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6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0 (-0.01, -0.00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1.3% (-2.2, -0.4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17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Ice cream (kg/capita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bCs/>
                <w:sz w:val="22"/>
                <w:szCs w:val="22"/>
              </w:rPr>
              <w:t>Frozen yoghurt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3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4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2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8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9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2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1 (-0.02, 0.1)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2% (-1.2, 0.7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27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bCs/>
                <w:sz w:val="22"/>
                <w:szCs w:val="22"/>
              </w:rPr>
              <w:t>Impulse ice creams</w:t>
            </w:r>
            <w:r w:rsidRPr="007A59CB">
              <w:rPr>
                <w:rFonts w:ascii="Calibri" w:hAnsi="Calibri" w:cs="Calibri"/>
                <w:bCs/>
                <w:sz w:val="22"/>
                <w:szCs w:val="22"/>
                <w:vertAlign w:val="superscript"/>
              </w:rPr>
              <w:t>#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9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7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9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8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8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8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0 (-0.01, 0.0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2 (-1.2, 0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20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Take home dairy ice cream tub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5.66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5.8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6.18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6.06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6.13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6.19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0 (0.01, 0.19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8% (0.2, 3.3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32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lastRenderedPageBreak/>
              <w:t>Take home dairy ice cream deserts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9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9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9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9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9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9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0 (-0.00, 0.0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% (-0.8, 0.7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957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Take home dairy ice cream multi-pack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12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23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39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36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41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46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6 (0.03, 0.1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5.6% (2.3, 8.8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9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Take home water-based ice creams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0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3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5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47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46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45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1 (-0.02, -0.00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2.5% (-4.6, -0.4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29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b/>
                <w:bCs/>
                <w:sz w:val="22"/>
                <w:szCs w:val="22"/>
              </w:rPr>
              <w:t>Processed meat (kg/capita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bCs/>
                <w:sz w:val="22"/>
                <w:szCs w:val="22"/>
              </w:rPr>
              <w:t>Shelf-stable Red meat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9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9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7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6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15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1 (-0.01, -0.01)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5.4% (-7.5, -3.4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2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Shelf-stable Poultry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7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8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8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7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6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5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0 (-0.01, -0.0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6.2% (-12.4, -0.0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49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Chilled processed Red meat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33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35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1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08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3.0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2.99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8 (-0.11, -0.04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2.3% (-3.4, -1.3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3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Chilled processed Poultry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1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0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1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1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eastAsia="Times New Roman" w:hAnsi="Calibri"/>
                <w:bCs/>
                <w:sz w:val="22"/>
                <w:szCs w:val="22"/>
                <w:lang w:eastAsia="en-AU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32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 (-0.01, 0.0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6% (-0.2, 1.3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99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Frozen processed Red meat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7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6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4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3</w:t>
            </w:r>
          </w:p>
        </w:tc>
        <w:tc>
          <w:tcPr>
            <w:tcW w:w="708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3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3</w:t>
            </w:r>
          </w:p>
        </w:tc>
        <w:tc>
          <w:tcPr>
            <w:tcW w:w="1984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0.01 (-0.01, -0.00)</w:t>
            </w:r>
          </w:p>
        </w:tc>
        <w:tc>
          <w:tcPr>
            <w:tcW w:w="1985" w:type="dxa"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-13.4% (-19.6, -7.1)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4</w:t>
            </w:r>
          </w:p>
        </w:tc>
      </w:tr>
      <w:tr w:rsidR="00FB1FF0" w:rsidRPr="007A59CB" w:rsidTr="00E138C9">
        <w:trPr>
          <w:trHeight w:val="300"/>
        </w:trPr>
        <w:tc>
          <w:tcPr>
            <w:tcW w:w="354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Frozen processed Poultry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1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8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92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97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1.0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98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4 (0.02, 0.06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4.8% (2.5, 7.0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B1FF0" w:rsidRPr="007A59CB" w:rsidRDefault="00FB1FF0" w:rsidP="00E138C9">
            <w:pPr>
              <w:jc w:val="right"/>
              <w:rPr>
                <w:rFonts w:ascii="Calibri" w:hAnsi="Calibri" w:cs="Calibri"/>
                <w:sz w:val="22"/>
                <w:szCs w:val="22"/>
              </w:rPr>
            </w:pPr>
            <w:r w:rsidRPr="007A59CB">
              <w:rPr>
                <w:rFonts w:ascii="Calibri" w:hAnsi="Calibri" w:cs="Calibri"/>
                <w:sz w:val="22"/>
                <w:szCs w:val="22"/>
              </w:rPr>
              <w:t>0.004</w:t>
            </w:r>
          </w:p>
        </w:tc>
      </w:tr>
    </w:tbl>
    <w:p w:rsidR="00FB1FF0" w:rsidRPr="007A59CB" w:rsidRDefault="00FB1FF0" w:rsidP="00FB1FF0">
      <w:r w:rsidRPr="007A59CB">
        <w:t>* Average annual change (kg/capita for foods, litres/capita for beverages) was calculated using linear regression analyses</w:t>
      </w:r>
      <w:r w:rsidRPr="007A59CB">
        <w:br/>
        <w:t>^ Average annual percentage change was calculated by dividing the average absolute annual change by the sales observed in 2012 (foods) or 2011 (beverages)</w:t>
      </w:r>
    </w:p>
    <w:p w:rsidR="00FB1FF0" w:rsidRPr="007A59CB" w:rsidRDefault="00FB1FF0" w:rsidP="00FB1FF0">
      <w:r w:rsidRPr="007A59CB">
        <w:rPr>
          <w:rFonts w:ascii="Calibri" w:hAnsi="Calibri" w:cs="Calibri"/>
          <w:bCs/>
          <w:sz w:val="22"/>
          <w:szCs w:val="22"/>
        </w:rPr>
        <w:t>¥</w:t>
      </w:r>
      <w:r w:rsidRPr="007A59CB">
        <w:rPr>
          <w:rFonts w:ascii="Calibri" w:hAnsi="Calibri" w:cs="Calibri"/>
          <w:sz w:val="22"/>
          <w:szCs w:val="22"/>
        </w:rPr>
        <w:t xml:space="preserve"> </w:t>
      </w:r>
      <w:r w:rsidRPr="007A59CB">
        <w:t>Includes</w:t>
      </w:r>
      <w:r w:rsidRPr="007A59CB">
        <w:rPr>
          <w:rFonts w:ascii="Calibri" w:hAnsi="Calibri" w:cs="Calibri"/>
          <w:sz w:val="22"/>
          <w:szCs w:val="22"/>
        </w:rPr>
        <w:t xml:space="preserve"> c</w:t>
      </w:r>
      <w:r w:rsidRPr="007A59CB">
        <w:t>hocolate or sugar-coated bagged products (typically with a solid centre, such as honeycomb or malted milk), selflines (which typically have a liquid or soft centre, such as cream or caramel), chocolate-coated candies and soft candies with a chocolate centre. Does not include Easter eggs (which are classified as seasonal chocolate).</w:t>
      </w:r>
      <w:r w:rsidRPr="007A59CB">
        <w:rPr>
          <w:rFonts w:ascii="Calibri" w:hAnsi="Calibri" w:cs="Calibri"/>
          <w:sz w:val="22"/>
          <w:szCs w:val="22"/>
        </w:rPr>
        <w:br/>
        <w:t>±</w:t>
      </w:r>
      <w:r w:rsidRPr="007A59CB">
        <w:t xml:space="preserve"> Chocolate bars that are typically filled and un-segmented (not pre-cut) and eaten as snacks. Sold in a variety of formats, including multi-packs and fun-size. Also includes chocolate-coated cereal and muesli bars, except those that are nutritionally fortitied (which are classified as energy bars).</w:t>
      </w:r>
    </w:p>
    <w:p w:rsidR="00FB1FF0" w:rsidRPr="007A59CB" w:rsidRDefault="00FB1FF0" w:rsidP="00FB1FF0">
      <w:r w:rsidRPr="007A59CB">
        <w:rPr>
          <w:rFonts w:ascii="Calibri" w:hAnsi="Calibri" w:cs="Calibri"/>
          <w:sz w:val="22"/>
          <w:szCs w:val="22"/>
        </w:rPr>
        <w:t>α</w:t>
      </w:r>
      <w:r w:rsidRPr="007A59CB">
        <w:t xml:space="preserve"> Chocolate bars that are moulded and segmented. Some are filled with nuts or raisins, and they can be made from different types of chocolate (white, milk and dark). Sold in a variety of formats, including “family bars” and bite-size. This category includes tablets in countline format.</w:t>
      </w:r>
      <w:r w:rsidRPr="007A59CB">
        <w:br/>
        <w:t># Dairy and water-based based single serve ice creams to eat immediately</w:t>
      </w:r>
    </w:p>
    <w:p w:rsidR="00FB1FF0" w:rsidRPr="007A59CB" w:rsidRDefault="00FB1FF0" w:rsidP="00FB1FF0">
      <w:pPr>
        <w:rPr>
          <w:b/>
        </w:rPr>
        <w:sectPr w:rsidR="00FB1FF0" w:rsidRPr="007A59CB" w:rsidSect="00EA72C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7A59CB">
        <w:t>We have included the sign of negative values that round to -0.00 to ensure the significance of average annual changes over time is clear.</w:t>
      </w:r>
    </w:p>
    <w:p w:rsidR="00FB1FF0" w:rsidRPr="007A59CB" w:rsidRDefault="00FB1FF0" w:rsidP="00FB1FF0">
      <w:pPr>
        <w:rPr>
          <w:b/>
        </w:rPr>
      </w:pPr>
      <w:r w:rsidRPr="007A59CB">
        <w:rPr>
          <w:b/>
        </w:rPr>
        <w:lastRenderedPageBreak/>
        <w:t>Appendix Table 4. The effect of season on unit sales of energy-dense, nutrient-poor foods and beverages in Australian grocery stores and convenience stores</w:t>
      </w:r>
    </w:p>
    <w:p w:rsidR="00FB1FF0" w:rsidRPr="007A59CB" w:rsidRDefault="00FB1FF0" w:rsidP="00FB1FF0">
      <w:pPr>
        <w:rPr>
          <w:b/>
        </w:rPr>
      </w:pPr>
    </w:p>
    <w:tbl>
      <w:tblPr>
        <w:tblW w:w="12822" w:type="dxa"/>
        <w:tblLook w:val="04A0" w:firstRow="1" w:lastRow="0" w:firstColumn="1" w:lastColumn="0" w:noHBand="0" w:noVBand="1"/>
      </w:tblPr>
      <w:tblGrid>
        <w:gridCol w:w="1263"/>
        <w:gridCol w:w="2241"/>
        <w:gridCol w:w="2181"/>
        <w:gridCol w:w="919"/>
        <w:gridCol w:w="2282"/>
        <w:gridCol w:w="919"/>
        <w:gridCol w:w="2098"/>
        <w:gridCol w:w="919"/>
      </w:tblGrid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Average summer sales*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Autumn effect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Winter effect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Spring effect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'000 units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'000 units (95% CI)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p-value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('000 units (95% CI)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p-value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('000 units (95% CI)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p-value</w:t>
            </w:r>
          </w:p>
        </w:tc>
      </w:tr>
      <w:tr w:rsidR="00FB1FF0" w:rsidRPr="007A59CB" w:rsidTr="00E138C9">
        <w:trPr>
          <w:trHeight w:val="300"/>
        </w:trPr>
        <w:tc>
          <w:tcPr>
            <w:tcW w:w="35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Sweet biscuits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974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77 (-54, 408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113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367 (132, 602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8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01 (-130, 333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335</w:t>
            </w: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Grocery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80821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4275 (-876, 9427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9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9535 (14294, 2477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2652 (7267, 18037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1</w:t>
            </w:r>
          </w:p>
        </w:tc>
      </w:tr>
      <w:tr w:rsidR="00FB1FF0" w:rsidRPr="007A59CB" w:rsidTr="00E138C9">
        <w:trPr>
          <w:trHeight w:val="300"/>
        </w:trPr>
        <w:tc>
          <w:tcPr>
            <w:tcW w:w="56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Savoury Biscuits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59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59 (-31, 149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166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55 (-146, 37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202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22 (-112, 69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589</w:t>
            </w: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Grocery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64113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4921 (-8033, -1810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7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7317 (-10483, -4152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1489 (-4742, 1763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315</w:t>
            </w:r>
          </w:p>
        </w:tc>
      </w:tr>
      <w:tr w:rsidR="00FB1FF0" w:rsidRPr="007A59CB" w:rsidTr="00E138C9">
        <w:trPr>
          <w:trHeight w:val="300"/>
        </w:trPr>
        <w:tc>
          <w:tcPr>
            <w:tcW w:w="56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Chocolate confectionery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2657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039 (1318, 2759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3577 (2844, 4310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392 (671, 2112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3</w:t>
            </w: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Grocery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36131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5603 (-379, 1158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62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43960 (37875, 5004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36902 (30649, 4315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</w:tr>
      <w:tr w:rsidR="00FB1FF0" w:rsidRPr="007A59CB" w:rsidTr="00E138C9">
        <w:trPr>
          <w:trHeight w:val="300"/>
        </w:trPr>
        <w:tc>
          <w:tcPr>
            <w:tcW w:w="35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Chocolate spread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8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5 (-1, 10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75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 (-3, 7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388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 (-5, 6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866</w:t>
            </w: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Grocery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3233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96 (-119, 312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325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502 (283, 721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715 (490, 940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</w:tr>
      <w:tr w:rsidR="00FB1FF0" w:rsidRPr="007A59CB" w:rsidTr="00E138C9">
        <w:trPr>
          <w:trHeight w:val="300"/>
        </w:trPr>
        <w:tc>
          <w:tcPr>
            <w:tcW w:w="56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Sugar confectionery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6077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350 (-190, 891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169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616 (66, 116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33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391 (-149, 931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131</w:t>
            </w: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Grocery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54594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343 (-3035, 2349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772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8438 (5700, 11177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7464 (4649, 10278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</w:tr>
      <w:tr w:rsidR="00FB1FF0" w:rsidRPr="007A59CB" w:rsidTr="00E138C9">
        <w:trPr>
          <w:trHeight w:val="300"/>
        </w:trPr>
        <w:tc>
          <w:tcPr>
            <w:tcW w:w="35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Frozen pizza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4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1 (-14, 12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842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 (-12, 1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739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 (-12, 1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774</w:t>
            </w: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Grocery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9510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382 (700, 2064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2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426 (732, 2119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2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426 (713, 2138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2</w:t>
            </w:r>
          </w:p>
        </w:tc>
      </w:tr>
      <w:tr w:rsidR="00FB1FF0" w:rsidRPr="007A59CB" w:rsidTr="00E138C9">
        <w:trPr>
          <w:trHeight w:val="300"/>
        </w:trPr>
        <w:tc>
          <w:tcPr>
            <w:tcW w:w="56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Frozen processed potato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7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 (-2, 6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375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 (-3, 6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484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1 (-5, 4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745</w:t>
            </w: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Grocery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7221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008 (349, 3668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24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643 (954, 4331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8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618 (-117, 3353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63</w:t>
            </w:r>
          </w:p>
        </w:tc>
      </w:tr>
      <w:tr w:rsidR="00FB1FF0" w:rsidRPr="007A59CB" w:rsidTr="00E138C9">
        <w:trPr>
          <w:trHeight w:val="300"/>
        </w:trPr>
        <w:tc>
          <w:tcPr>
            <w:tcW w:w="35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both"/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Ice cream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8028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2921 (-3298, -2544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3069 (-3453, -268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361 (-738, 17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58</w:t>
            </w: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Grocery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58584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11634 (-14353, -891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20057 (-22822, -17291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8776 (-11618, -5934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</w:tr>
      <w:tr w:rsidR="00FB1FF0" w:rsidRPr="007A59CB" w:rsidTr="00E138C9">
        <w:trPr>
          <w:trHeight w:val="300"/>
        </w:trPr>
        <w:tc>
          <w:tcPr>
            <w:tcW w:w="35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Sports drinks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lastRenderedPageBreak/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6027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810 (-1333, -287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8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782 (-1314, -250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900 (377, 1423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5</w:t>
            </w:r>
          </w:p>
        </w:tc>
      </w:tr>
      <w:tr w:rsidR="00FB1FF0" w:rsidRPr="007A59CB" w:rsidTr="00E138C9">
        <w:trPr>
          <w:trHeight w:val="300"/>
        </w:trPr>
        <w:tc>
          <w:tcPr>
            <w:tcW w:w="35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Energy drinks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6630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2572 (-3056, -2087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2958 (-3451, -2465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748 (-1233, -263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8</w:t>
            </w:r>
          </w:p>
        </w:tc>
      </w:tr>
      <w:tr w:rsidR="00FB1FF0" w:rsidRPr="007A59CB" w:rsidTr="00E138C9">
        <w:trPr>
          <w:trHeight w:val="300"/>
        </w:trPr>
        <w:tc>
          <w:tcPr>
            <w:tcW w:w="56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Total soft drinks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26721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8559 (-12415, -4702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9237 (-13160, -5314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1014 (-4871, 2842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554</w:t>
            </w:r>
          </w:p>
        </w:tc>
      </w:tr>
      <w:tr w:rsidR="00FB1FF0" w:rsidRPr="007A59CB" w:rsidTr="00E138C9">
        <w:trPr>
          <w:trHeight w:val="300"/>
        </w:trPr>
        <w:tc>
          <w:tcPr>
            <w:tcW w:w="56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All cola soft drinks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4184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2490 (-3308, -1672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3429 (-4261, -2598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&lt;0.001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1009 (-1827, -191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22</w:t>
            </w:r>
          </w:p>
        </w:tc>
      </w:tr>
      <w:tr w:rsidR="00FB1FF0" w:rsidRPr="007A59CB" w:rsidTr="00E138C9">
        <w:trPr>
          <w:trHeight w:val="300"/>
        </w:trPr>
        <w:tc>
          <w:tcPr>
            <w:tcW w:w="56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AU" w:eastAsia="en-AU"/>
              </w:rPr>
              <w:t>All non-cola soft drinks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</w:p>
        </w:tc>
      </w:tr>
      <w:tr w:rsidR="00FB1FF0" w:rsidRPr="007A59CB" w:rsidTr="00E138C9">
        <w:trPr>
          <w:trHeight w:val="300"/>
        </w:trPr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Convenience</w:t>
            </w:r>
          </w:p>
        </w:tc>
        <w:tc>
          <w:tcPr>
            <w:tcW w:w="2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12537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6069 (-10255, -1882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11</w:t>
            </w:r>
          </w:p>
        </w:tc>
        <w:tc>
          <w:tcPr>
            <w:tcW w:w="2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5808 (-10066, -1549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015</w:t>
            </w: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-5 (-4191, 4181)</w:t>
            </w:r>
          </w:p>
        </w:tc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B1FF0" w:rsidRPr="007A59CB" w:rsidRDefault="00FB1FF0" w:rsidP="00E138C9">
            <w:pPr>
              <w:jc w:val="right"/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</w:pPr>
            <w:r w:rsidRPr="007A59CB">
              <w:rPr>
                <w:rFonts w:asciiTheme="minorHAnsi" w:eastAsia="Times New Roman" w:hAnsiTheme="minorHAnsi" w:cstheme="minorHAnsi"/>
                <w:sz w:val="20"/>
                <w:szCs w:val="20"/>
                <w:lang w:val="en-AU" w:eastAsia="en-AU"/>
              </w:rPr>
              <w:t>0.998</w:t>
            </w:r>
          </w:p>
        </w:tc>
      </w:tr>
    </w:tbl>
    <w:p w:rsidR="00FB1FF0" w:rsidRPr="007A59CB" w:rsidRDefault="00FB1FF0" w:rsidP="00FB1FF0">
      <w:pPr>
        <w:rPr>
          <w:sz w:val="22"/>
          <w:szCs w:val="22"/>
        </w:rPr>
      </w:pPr>
      <w:r w:rsidRPr="007A59CB">
        <w:rPr>
          <w:sz w:val="22"/>
          <w:szCs w:val="22"/>
        </w:rPr>
        <w:t xml:space="preserve">* Average summer sales were calculated </w:t>
      </w:r>
      <w:r w:rsidRPr="007A59CB">
        <w:rPr>
          <w:rFonts w:eastAsia="Times New Roman"/>
          <w:sz w:val="22"/>
          <w:szCs w:val="22"/>
          <w:lang w:val="en-AU" w:eastAsia="en-AU"/>
        </w:rPr>
        <w:t xml:space="preserve">over three years (June 2014 to 2017 for convenience; November 2014 to 2017 for grocery). </w:t>
      </w:r>
      <w:r w:rsidRPr="007A59CB">
        <w:rPr>
          <w:sz w:val="22"/>
          <w:szCs w:val="22"/>
        </w:rPr>
        <w:t>The autumn, winter and spring effects represent the average increase in ‘000 units sold in that season, compared to summer, for each energy-dense, nutrient-poor food and beverage item in Australian Grocery and Convenience stores over the three year period of 28-06-2014 to 25-06-2017 (Convenience stores) and 15-11-2014 to 12-11-2017 (Grocery stores).</w:t>
      </w:r>
    </w:p>
    <w:p w:rsidR="00FB1FF0" w:rsidRPr="007A59CB" w:rsidRDefault="00FB1FF0" w:rsidP="00FB1FF0">
      <w:pPr>
        <w:tabs>
          <w:tab w:val="left" w:pos="6037"/>
        </w:tabs>
        <w:rPr>
          <w:sz w:val="22"/>
          <w:szCs w:val="22"/>
        </w:rPr>
      </w:pPr>
      <w:r w:rsidRPr="007A59CB">
        <w:rPr>
          <w:sz w:val="22"/>
          <w:szCs w:val="22"/>
        </w:rPr>
        <w:tab/>
      </w:r>
    </w:p>
    <w:p w:rsidR="00FB1FF0" w:rsidRPr="007A59CB" w:rsidRDefault="00FB1FF0" w:rsidP="00FB1FF0"/>
    <w:p w:rsidR="004745CC" w:rsidRDefault="004745CC">
      <w:bookmarkStart w:id="0" w:name="_GoBack"/>
      <w:bookmarkEnd w:id="0"/>
    </w:p>
    <w:sectPr w:rsidR="004745CC" w:rsidSect="00EA72C0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A13B34"/>
    <w:multiLevelType w:val="hybridMultilevel"/>
    <w:tmpl w:val="782236BA"/>
    <w:lvl w:ilvl="0" w:tplc="9A8448F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1187362"/>
    <w:multiLevelType w:val="hybridMultilevel"/>
    <w:tmpl w:val="0312153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24A295B"/>
    <w:multiLevelType w:val="hybridMultilevel"/>
    <w:tmpl w:val="3306DF34"/>
    <w:lvl w:ilvl="0" w:tplc="9A8448F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9A8448F6">
      <w:numFmt w:val="bullet"/>
      <w:lvlText w:val="-"/>
      <w:lvlJc w:val="left"/>
      <w:pPr>
        <w:ind w:left="1440" w:hanging="360"/>
      </w:pPr>
      <w:rPr>
        <w:rFonts w:ascii="Calibri" w:eastAsiaTheme="minorHAnsi" w:hAnsi="Calibri" w:cstheme="minorBidi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6771467"/>
    <w:multiLevelType w:val="hybridMultilevel"/>
    <w:tmpl w:val="92229F9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9E63D03"/>
    <w:multiLevelType w:val="hybridMultilevel"/>
    <w:tmpl w:val="8ACAC9B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1A6251C"/>
    <w:multiLevelType w:val="hybridMultilevel"/>
    <w:tmpl w:val="4C664D0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9B244C8"/>
    <w:multiLevelType w:val="hybridMultilevel"/>
    <w:tmpl w:val="842AD6E4"/>
    <w:lvl w:ilvl="0" w:tplc="6A48C754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6"/>
  </w:num>
  <w:num w:numId="5">
    <w:abstractNumId w:val="5"/>
  </w:num>
  <w:num w:numId="6">
    <w:abstractNumId w:val="1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1FF0"/>
    <w:rsid w:val="004745CC"/>
    <w:rsid w:val="008D4AE0"/>
    <w:rsid w:val="00FB1F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392307E-1BA4-4B29-9B7C-93BF6AA6E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1FF0"/>
    <w:pPr>
      <w:spacing w:after="0" w:line="240" w:lineRule="auto"/>
    </w:pPr>
    <w:rPr>
      <w:rFonts w:ascii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FB1FF0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AU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B1FF0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AU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B1FF0"/>
    <w:pPr>
      <w:keepNext/>
      <w:keepLines/>
      <w:spacing w:before="40" w:line="259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lang w:val="en-AU" w:eastAsia="en-US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FB1FF0"/>
    <w:pPr>
      <w:outlineLvl w:val="3"/>
    </w:pPr>
    <w:rPr>
      <w:rFonts w:asciiTheme="minorHAnsi" w:hAnsiTheme="minorHAnsi"/>
      <w:b/>
      <w:sz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B1FF0"/>
    <w:pPr>
      <w:keepNext/>
      <w:keepLines/>
      <w:spacing w:before="40" w:line="259" w:lineRule="auto"/>
      <w:outlineLvl w:val="4"/>
    </w:pPr>
    <w:rPr>
      <w:rFonts w:asciiTheme="majorHAnsi" w:eastAsiaTheme="majorEastAsia" w:hAnsiTheme="majorHAnsi" w:cstheme="majorBidi"/>
      <w:color w:val="2E74B5" w:themeColor="accent1" w:themeShade="BF"/>
      <w:sz w:val="22"/>
      <w:szCs w:val="22"/>
      <w:lang w:val="en-AU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B1FF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B1FF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B1FF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B1FF0"/>
    <w:rPr>
      <w:rFonts w:eastAsiaTheme="majorEastAsia" w:cstheme="majorBidi"/>
      <w:b/>
      <w:color w:val="1F4D78" w:themeColor="accent1" w:themeShade="7F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FB1FF0"/>
    <w:rPr>
      <w:rFonts w:asciiTheme="majorHAnsi" w:eastAsiaTheme="majorEastAsia" w:hAnsiTheme="majorHAnsi" w:cstheme="majorBidi"/>
      <w:color w:val="2E74B5" w:themeColor="accent1" w:themeShade="BF"/>
    </w:rPr>
  </w:style>
  <w:style w:type="paragraph" w:styleId="ListParagraph">
    <w:name w:val="List Paragraph"/>
    <w:basedOn w:val="Normal"/>
    <w:uiPriority w:val="34"/>
    <w:qFormat/>
    <w:rsid w:val="00FB1FF0"/>
    <w:pPr>
      <w:spacing w:after="160" w:line="259" w:lineRule="auto"/>
      <w:ind w:left="720"/>
      <w:contextualSpacing/>
    </w:pPr>
    <w:rPr>
      <w:rFonts w:asciiTheme="minorHAnsi" w:hAnsiTheme="minorHAnsi" w:cstheme="minorBidi"/>
      <w:sz w:val="22"/>
      <w:szCs w:val="22"/>
      <w:lang w:val="en-AU" w:eastAsia="en-US"/>
    </w:rPr>
  </w:style>
  <w:style w:type="character" w:styleId="CommentReference">
    <w:name w:val="annotation reference"/>
    <w:basedOn w:val="DefaultParagraphFont"/>
    <w:uiPriority w:val="99"/>
    <w:unhideWhenUsed/>
    <w:rsid w:val="00FB1F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B1FF0"/>
    <w:pPr>
      <w:spacing w:after="160"/>
    </w:pPr>
    <w:rPr>
      <w:rFonts w:asciiTheme="minorHAnsi" w:hAnsiTheme="minorHAnsi" w:cstheme="minorBidi"/>
      <w:sz w:val="20"/>
      <w:szCs w:val="20"/>
      <w:lang w:val="en-AU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B1FF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B1F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B1FF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1FF0"/>
    <w:rPr>
      <w:rFonts w:ascii="Segoe UI" w:hAnsi="Segoe UI" w:cs="Segoe UI"/>
      <w:sz w:val="18"/>
      <w:szCs w:val="18"/>
      <w:lang w:val="en-AU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1FF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B1FF0"/>
    <w:pPr>
      <w:tabs>
        <w:tab w:val="center" w:pos="4513"/>
        <w:tab w:val="right" w:pos="9026"/>
      </w:tabs>
    </w:pPr>
    <w:rPr>
      <w:rFonts w:asciiTheme="minorHAnsi" w:hAnsiTheme="minorHAnsi" w:cstheme="minorBidi"/>
      <w:sz w:val="22"/>
      <w:szCs w:val="22"/>
      <w:lang w:val="en-AU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FB1FF0"/>
  </w:style>
  <w:style w:type="paragraph" w:styleId="Footer">
    <w:name w:val="footer"/>
    <w:basedOn w:val="Normal"/>
    <w:link w:val="FooterChar"/>
    <w:uiPriority w:val="99"/>
    <w:unhideWhenUsed/>
    <w:rsid w:val="00FB1FF0"/>
    <w:pPr>
      <w:tabs>
        <w:tab w:val="center" w:pos="4513"/>
        <w:tab w:val="right" w:pos="9026"/>
      </w:tabs>
    </w:pPr>
    <w:rPr>
      <w:rFonts w:asciiTheme="minorHAnsi" w:hAnsiTheme="minorHAnsi" w:cstheme="minorBidi"/>
      <w:sz w:val="22"/>
      <w:szCs w:val="22"/>
      <w:lang w:val="en-AU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FB1FF0"/>
  </w:style>
  <w:style w:type="table" w:styleId="TableGrid">
    <w:name w:val="Table Grid"/>
    <w:basedOn w:val="TableNormal"/>
    <w:uiPriority w:val="39"/>
    <w:rsid w:val="00FB1FF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uiPriority w:val="99"/>
    <w:rsid w:val="00FB1FF0"/>
    <w:rPr>
      <w:color w:val="0000FF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FB1FF0"/>
    <w:pPr>
      <w:spacing w:after="160"/>
    </w:pPr>
    <w:rPr>
      <w:rFonts w:ascii="Calibri" w:hAnsi="Calibri" w:cs="Calibri"/>
      <w:noProof/>
      <w:sz w:val="22"/>
      <w:szCs w:val="22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B1FF0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FB1FF0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FB1FF0"/>
    <w:rPr>
      <w:b/>
      <w:bCs/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FB1FF0"/>
    <w:pPr>
      <w:spacing w:line="259" w:lineRule="auto"/>
      <w:jc w:val="center"/>
    </w:pPr>
    <w:rPr>
      <w:rFonts w:ascii="Calibri" w:hAnsi="Calibri" w:cs="Calibri"/>
      <w:noProof/>
      <w:sz w:val="22"/>
      <w:szCs w:val="22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1FF0"/>
    <w:rPr>
      <w:rFonts w:ascii="Calibri" w:hAnsi="Calibri" w:cs="Calibri"/>
      <w:noProof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FB1FF0"/>
    <w:pPr>
      <w:numPr>
        <w:ilvl w:val="1"/>
      </w:numPr>
      <w:spacing w:after="160" w:line="259" w:lineRule="auto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val="en-AU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FB1FF0"/>
    <w:rPr>
      <w:rFonts w:eastAsiaTheme="minorEastAsia"/>
      <w:color w:val="5A5A5A" w:themeColor="text1" w:themeTint="A5"/>
      <w:spacing w:val="15"/>
    </w:rPr>
  </w:style>
  <w:style w:type="character" w:customStyle="1" w:styleId="article-headerpublish-datelabel">
    <w:name w:val="article-header__publish-date__label"/>
    <w:basedOn w:val="DefaultParagraphFont"/>
    <w:rsid w:val="00FB1FF0"/>
  </w:style>
  <w:style w:type="character" w:customStyle="1" w:styleId="article-headerpublish-datevalue">
    <w:name w:val="article-header__publish-date__value"/>
    <w:basedOn w:val="DefaultParagraphFont"/>
    <w:rsid w:val="00FB1FF0"/>
  </w:style>
  <w:style w:type="character" w:customStyle="1" w:styleId="article-headerdoilabel">
    <w:name w:val="article-header__doi__label"/>
    <w:basedOn w:val="DefaultParagraphFont"/>
    <w:rsid w:val="00FB1FF0"/>
  </w:style>
  <w:style w:type="paragraph" w:styleId="NormalWeb">
    <w:name w:val="Normal (Web)"/>
    <w:basedOn w:val="Normal"/>
    <w:uiPriority w:val="99"/>
    <w:semiHidden/>
    <w:unhideWhenUsed/>
    <w:rsid w:val="00FB1FF0"/>
    <w:pPr>
      <w:spacing w:before="100" w:beforeAutospacing="1" w:after="100" w:afterAutospacing="1"/>
    </w:pPr>
  </w:style>
  <w:style w:type="character" w:styleId="LineNumber">
    <w:name w:val="line number"/>
    <w:basedOn w:val="DefaultParagraphFont"/>
    <w:uiPriority w:val="99"/>
    <w:semiHidden/>
    <w:unhideWhenUsed/>
    <w:rsid w:val="00FB1FF0"/>
  </w:style>
  <w:style w:type="paragraph" w:styleId="Revision">
    <w:name w:val="Revision"/>
    <w:hidden/>
    <w:uiPriority w:val="99"/>
    <w:semiHidden/>
    <w:rsid w:val="00FB1FF0"/>
    <w:pPr>
      <w:spacing w:after="0" w:line="240" w:lineRule="auto"/>
    </w:pPr>
    <w:rPr>
      <w:rFonts w:ascii="Times New Roman" w:hAnsi="Times New Roman" w:cs="Times New Roman"/>
      <w:sz w:val="24"/>
      <w:szCs w:val="24"/>
      <w:lang w:val="en-GB"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FB1FF0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128</Words>
  <Characters>12131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brini Health</Company>
  <LinksUpToDate>false</LinksUpToDate>
  <CharactersWithSpaces>142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aron, Emma</dc:creator>
  <cp:keywords/>
  <dc:description/>
  <cp:lastModifiedBy>Gearon, Emma</cp:lastModifiedBy>
  <cp:revision>1</cp:revision>
  <dcterms:created xsi:type="dcterms:W3CDTF">2020-06-17T00:18:00Z</dcterms:created>
  <dcterms:modified xsi:type="dcterms:W3CDTF">2020-06-17T00:19:00Z</dcterms:modified>
</cp:coreProperties>
</file>